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0F2ADE65" w:rsidR="00A62BED" w:rsidRPr="002B49EF" w:rsidRDefault="00B96E6D">
      <w:pPr>
        <w:pStyle w:val="Title"/>
        <w:rPr>
          <w:rFonts w:ascii="Palatino Linotype" w:hAnsi="Palatino Linotype"/>
          <w:szCs w:val="30"/>
        </w:rPr>
      </w:pPr>
      <w:r w:rsidRPr="00B96E6D">
        <w:rPr>
          <w:rFonts w:ascii="Palatino Linotype" w:hAnsi="Palatino Linotype"/>
          <w:szCs w:val="30"/>
        </w:rPr>
        <w:t xml:space="preserve">The Effect of Cash Turnover, Account Receivable Turnover and Inventory Turnover on ROA in Mining and Quarrying Sector Companies Listed in IDX from 2017-2019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proofErr w:type="spellStart"/>
      <w:r w:rsidR="00BA1AA9">
        <w:rPr>
          <w:rFonts w:ascii="Palatino Linotype" w:hAnsi="Palatino Linotype"/>
          <w:b/>
        </w:rPr>
        <w:t>Ujang</w:t>
      </w:r>
      <w:proofErr w:type="spellEnd"/>
      <w:r w:rsidR="00BA1AA9">
        <w:rPr>
          <w:rFonts w:ascii="Palatino Linotype" w:hAnsi="Palatino Linotype"/>
          <w:b/>
        </w:rPr>
        <w:t xml:space="preserve"> </w:t>
      </w:r>
      <w:proofErr w:type="spellStart"/>
      <w:r w:rsidR="00BA1AA9">
        <w:rPr>
          <w:rFonts w:ascii="Palatino Linotype" w:hAnsi="Palatino Linotype"/>
          <w:b/>
        </w:rPr>
        <w:t>Badru</w:t>
      </w:r>
      <w:proofErr w:type="spellEnd"/>
      <w:r w:rsidR="00BA1AA9">
        <w:rPr>
          <w:rFonts w:ascii="Palatino Linotype" w:hAnsi="Palatino Linotype"/>
          <w:b/>
        </w:rPr>
        <w:t xml:space="preserve"> Jaman</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292F29">
              <w:rPr>
                <w:rFonts w:ascii="Palatino Linotype" w:hAnsi="Palatino Linotype"/>
                <w:sz w:val="18"/>
              </w:rPr>
              <w:t>eastasouth</w:t>
            </w:r>
            <w:proofErr w:type="spellEnd"/>
            <w:r w:rsidR="00292F29">
              <w:rPr>
                <w:rFonts w:ascii="Palatino Linotype" w:hAnsi="Palatino Linotype"/>
                <w:sz w:val="18"/>
              </w:rPr>
              <w:t xml:space="preserve"> </w:t>
            </w:r>
            <w:r w:rsidR="001C25CF">
              <w:rPr>
                <w:rFonts w:ascii="Palatino Linotype" w:hAnsi="Palatino Linotype"/>
                <w:sz w:val="18"/>
              </w:rPr>
              <w:t xml:space="preserve">institut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w:t>
            </w:r>
            <w:proofErr w:type="spellStart"/>
            <w:r w:rsidR="001C25CF" w:rsidRPr="001C25CF">
              <w:rPr>
                <w:rFonts w:ascii="Palatino Linotype" w:hAnsi="Palatino Linotype"/>
                <w:sz w:val="18"/>
              </w:rPr>
              <w:t>Kel</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855D4C0"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w:t>
      </w:r>
      <w:r w:rsidR="0006499C" w:rsidRPr="00AD02B2">
        <w:rPr>
          <w:rFonts w:ascii="Palatino Linotype" w:hAnsi="Palatino Linotype"/>
        </w:rPr>
        <w:t>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35BA5B5A" w14:textId="072EE868"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B96E6D">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6390AC66" w14:textId="5CF16FBD" w:rsidR="001455E4" w:rsidRPr="00AD02B2" w:rsidRDefault="003A4C30" w:rsidP="007546C0">
      <w:pPr>
        <w:spacing w:after="120"/>
        <w:ind w:firstLine="357"/>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bibliography. In-text citations are written like </w:t>
      </w:r>
      <w:r w:rsidRPr="00AD02B2">
        <w:rPr>
          <w:rFonts w:ascii="Palatino Linotype" w:hAnsi="Palatino Linotype"/>
        </w:rPr>
        <w:t xml:space="preserve">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2D25C838" w14:textId="09BB5346" w:rsidR="001B62B9" w:rsidRPr="002B49EF" w:rsidRDefault="001B62B9" w:rsidP="007546C0">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996106">
          <w:headerReference w:type="first" r:id="rId17"/>
          <w:footerReference w:type="first" r:id="rId18"/>
          <w:pgSz w:w="11907" w:h="16840"/>
          <w:pgMar w:top="1418" w:right="1418" w:bottom="1418" w:left="1701" w:header="812" w:footer="1134" w:gutter="0"/>
          <w:pgNumType w:start="3"/>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56A9D9A7" w14:textId="77777777" w:rsidR="007546C0" w:rsidRDefault="007546C0" w:rsidP="002B49EF">
      <w:pPr>
        <w:pStyle w:val="ListParagraph"/>
        <w:numPr>
          <w:ilvl w:val="0"/>
          <w:numId w:val="4"/>
        </w:numPr>
        <w:tabs>
          <w:tab w:val="left" w:pos="426"/>
        </w:tabs>
        <w:spacing w:after="60"/>
        <w:rPr>
          <w:rFonts w:ascii="Palatino Linotype" w:hAnsi="Palatino Linotype"/>
          <w:b/>
        </w:rPr>
        <w:sectPr w:rsidR="007546C0" w:rsidSect="007546C0">
          <w:footerReference w:type="even" r:id="rId20"/>
          <w:pgSz w:w="11907" w:h="16840"/>
          <w:pgMar w:top="1418" w:right="1418" w:bottom="1418" w:left="1701" w:header="812" w:footer="1134" w:gutter="0"/>
          <w:pgNumType w:start="4"/>
          <w:cols w:space="720"/>
          <w:titlePg/>
          <w:docGrid w:linePitch="272"/>
        </w:sectPr>
      </w:pPr>
    </w:p>
    <w:p w14:paraId="50B2AF13" w14:textId="20C8E94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3E78CED7" w14:textId="67075EB3" w:rsidR="007546C0" w:rsidRPr="007546C0" w:rsidRDefault="00FC4663" w:rsidP="007546C0">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6DF27690" w14:textId="77777777" w:rsidR="007546C0" w:rsidRDefault="007546C0" w:rsidP="00267B18">
      <w:pPr>
        <w:jc w:val="both"/>
        <w:rPr>
          <w:rStyle w:val="apple-style-span"/>
          <w:rFonts w:ascii="Palatino Linotype" w:hAnsi="Palatino Linotype"/>
          <w:b/>
          <w:color w:val="000000"/>
          <w:lang w:val="pt-BR"/>
        </w:rPr>
        <w:sectPr w:rsidR="007546C0" w:rsidSect="007546C0">
          <w:type w:val="continuous"/>
          <w:pgSz w:w="11907" w:h="16840"/>
          <w:pgMar w:top="1418" w:right="1418" w:bottom="1418" w:left="1701" w:header="812" w:footer="1134" w:gutter="0"/>
          <w:pgNumType w:start="4"/>
          <w:cols w:num="2" w:space="720"/>
          <w:titlePg/>
          <w:docGrid w:linePitch="272"/>
        </w:sectPr>
      </w:pPr>
    </w:p>
    <w:p w14:paraId="10DE4904" w14:textId="4D0FB07C"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202811B4"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680EBF" w:rsidRPr="00AF5F55">
                <w:rPr>
                  <w:rStyle w:val="Hyperlink"/>
                  <w:rFonts w:ascii="Palatino Linotype" w:hAnsi="Palatino Linotype"/>
                  <w:sz w:val="18"/>
                  <w:szCs w:val="18"/>
                </w:rPr>
                <w:t>yusuf.iskandar@eastasouth</w:t>
              </w:r>
              <w:r w:rsidR="00680EBF" w:rsidRPr="00680EBF">
                <w:rPr>
                  <w:rStyle w:val="Hyperlink"/>
                  <w:rFonts w:ascii="Palatino Linotype" w:hAnsi="Palatino Linotype"/>
                  <w:sz w:val="18"/>
                  <w:szCs w:val="18"/>
                </w:rPr>
                <w:t>-institue</w:t>
              </w:r>
              <w:r w:rsidR="00680EBF" w:rsidRPr="00AF5F55">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77679796"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3C3BF7EA" w:rsidR="00AD02B2" w:rsidRDefault="003B6860" w:rsidP="00FF5C83">
            <w:pPr>
              <w:jc w:val="both"/>
              <w:rPr>
                <w:rFonts w:ascii="Palatino Linotype" w:hAnsi="Palatino Linotype"/>
                <w:color w:val="000000"/>
                <w:sz w:val="18"/>
                <w:szCs w:val="18"/>
              </w:rPr>
            </w:pPr>
            <w:proofErr w:type="spellStart"/>
            <w:r>
              <w:rPr>
                <w:rFonts w:ascii="Palatino Linotype" w:hAnsi="Palatino Linotype"/>
                <w:b/>
                <w:bCs/>
                <w:color w:val="000000"/>
                <w:sz w:val="18"/>
                <w:szCs w:val="18"/>
              </w:rPr>
              <w:t>Ujang</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Badru</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Jaman</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C0021" w:rsidRPr="00AF5F55">
                <w:rPr>
                  <w:rStyle w:val="Hyperlink"/>
                  <w:rFonts w:ascii="Palatino Linotype" w:hAnsi="Palatino Linotype"/>
                  <w:sz w:val="18"/>
                  <w:szCs w:val="18"/>
                </w:rPr>
                <w:t>ujang.badru@eastasouth-institue.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7546C0">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FB133" w14:textId="77777777" w:rsidR="002E0443" w:rsidRDefault="002E0443">
      <w:r>
        <w:separator/>
      </w:r>
    </w:p>
  </w:endnote>
  <w:endnote w:type="continuationSeparator" w:id="0">
    <w:p w14:paraId="46455602" w14:textId="77777777" w:rsidR="002E0443" w:rsidRDefault="002E04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02DF1D1" w:rsidR="0030171C" w:rsidRPr="0030171C" w:rsidRDefault="001E6CE3" w:rsidP="0030171C">
    <w:pPr>
      <w:pStyle w:val="Footer"/>
      <w:jc w:val="right"/>
      <w:rPr>
        <w:caps/>
        <w:noProof/>
        <w:color w:val="000000" w:themeColor="text1"/>
      </w:rPr>
    </w:pPr>
    <w:r>
      <w:sym w:font="Wingdings" w:char="F072"/>
    </w:r>
    <w:r w:rsidRPr="003D5B84">
      <w:t xml:space="preserve">  </w:t>
    </w:r>
    <w:r w:rsidR="0030171C" w:rsidRPr="0030171C">
      <w:rPr>
        <w:caps/>
        <w:color w:val="000000" w:themeColor="text1"/>
      </w:rPr>
      <w:fldChar w:fldCharType="begin"/>
    </w:r>
    <w:r w:rsidR="0030171C" w:rsidRPr="0030171C">
      <w:rPr>
        <w:caps/>
        <w:color w:val="000000" w:themeColor="text1"/>
      </w:rPr>
      <w:instrText xml:space="preserve"> PAGE   \* MERGEFORMAT </w:instrText>
    </w:r>
    <w:r w:rsidR="0030171C" w:rsidRPr="0030171C">
      <w:rPr>
        <w:caps/>
        <w:color w:val="000000" w:themeColor="text1"/>
      </w:rPr>
      <w:fldChar w:fldCharType="separate"/>
    </w:r>
    <w:r w:rsidR="00141026">
      <w:rPr>
        <w:caps/>
        <w:noProof/>
        <w:color w:val="000000" w:themeColor="text1"/>
      </w:rPr>
      <w:t>5</w:t>
    </w:r>
    <w:r w:rsidR="0030171C" w:rsidRPr="0030171C">
      <w:rPr>
        <w:caps/>
        <w:noProof/>
        <w:color w:val="000000" w:themeColor="text1"/>
      </w:rPr>
      <w:fldChar w:fldCharType="end"/>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7AD635B1"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xml:space="preserve">: </w:t>
    </w:r>
    <w:r w:rsidR="00B1555C" w:rsidRPr="00B1555C">
      <w:rPr>
        <w:i/>
        <w:color w:val="000000"/>
      </w:rPr>
      <w:t>https://es</w:t>
    </w:r>
    <w:r w:rsidR="0027218F">
      <w:rPr>
        <w:i/>
        <w:color w:val="000000"/>
      </w:rPr>
      <w:t>j</w:t>
    </w:r>
    <w:r w:rsidR="00B1555C" w:rsidRPr="00B1555C">
      <w:rPr>
        <w:i/>
        <w:color w:val="000000"/>
      </w:rPr>
      <w:t>.easta</w:t>
    </w:r>
    <w:r w:rsidR="00B1555C">
      <w:rPr>
        <w:i/>
        <w:color w:val="000000"/>
      </w:rPr>
      <w:t>south-institute.com</w:t>
    </w:r>
    <w:r w:rsidR="0027218F">
      <w:rPr>
        <w:i/>
        <w:color w:val="000000"/>
      </w:rPr>
      <w:t>/index.php/esaf</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F0CA08" w14:textId="77777777" w:rsidR="002E0443" w:rsidRDefault="002E0443">
      <w:r>
        <w:separator/>
      </w:r>
    </w:p>
  </w:footnote>
  <w:footnote w:type="continuationSeparator" w:id="0">
    <w:p w14:paraId="6A432BDC" w14:textId="77777777" w:rsidR="002E0443" w:rsidRDefault="002E04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02145ED9" w:rsidR="00A62BED" w:rsidRPr="00240E1B" w:rsidRDefault="00240E1B"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Management and Business (ESMB)</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3943191A" w:rsidR="00EE7E34" w:rsidRPr="00AD02B2" w:rsidRDefault="00AD02B2" w:rsidP="007546C0">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 xml:space="preserve">The </w:t>
    </w:r>
    <w:r w:rsidR="007546C0">
      <w:rPr>
        <w:rFonts w:ascii="Palatino Linotype" w:hAnsi="Palatino Linotype"/>
        <w:b/>
        <w:color w:val="000000"/>
        <w:sz w:val="18"/>
      </w:rPr>
      <w:t>ES Acco</w:t>
    </w:r>
    <w:r w:rsidR="00141026">
      <w:rPr>
        <w:rFonts w:ascii="Palatino Linotype" w:hAnsi="Palatino Linotype"/>
        <w:b/>
        <w:color w:val="000000"/>
        <w:sz w:val="18"/>
      </w:rPr>
      <w:t>u</w:t>
    </w:r>
    <w:r w:rsidR="007546C0">
      <w:rPr>
        <w:rFonts w:ascii="Palatino Linotype" w:hAnsi="Palatino Linotype"/>
        <w:b/>
        <w:color w:val="000000"/>
        <w:sz w:val="18"/>
      </w:rPr>
      <w:t>nting and Finance (ESAF</w:t>
    </w:r>
    <w:r>
      <w:rPr>
        <w:rFonts w:ascii="Palatino Linotype" w:hAnsi="Palatino Linotype"/>
        <w:b/>
        <w:color w:val="000000"/>
        <w:sz w:val="18"/>
      </w:rPr>
      <w:t>)</w:t>
    </w:r>
    <w:r>
      <w:rPr>
        <w:color w:val="000000"/>
      </w:rPr>
      <w:tab/>
    </w:r>
    <w:r>
      <w:rPr>
        <w:color w:val="000000"/>
      </w:rPr>
      <w:tab/>
    </w:r>
    <w:r>
      <w:rPr>
        <w:color w:val="000000"/>
      </w:rPr>
      <w:tab/>
    </w:r>
    <w:r>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BDBC" w14:textId="07A9072E" w:rsidR="00A62BED" w:rsidRPr="00EE7E34" w:rsidRDefault="00CF4B2C">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 xml:space="preserve">The ES </w:t>
    </w:r>
    <w:r w:rsidR="007546C0">
      <w:rPr>
        <w:rFonts w:ascii="Palatino Linotype" w:hAnsi="Palatino Linotype"/>
        <w:b/>
        <w:color w:val="000000"/>
        <w:sz w:val="18"/>
      </w:rPr>
      <w:t>Accounting and Finance</w:t>
    </w:r>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2B20C622" w:rsidR="0030171C" w:rsidRPr="0030171C" w:rsidRDefault="0030171C"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 xml:space="preserve">The ES </w:t>
    </w:r>
    <w:r w:rsidR="00141026">
      <w:rPr>
        <w:rFonts w:ascii="Palatino Linotype" w:hAnsi="Palatino Linotype"/>
        <w:b/>
        <w:color w:val="000000"/>
        <w:sz w:val="18"/>
      </w:rPr>
      <w:t>Acc</w:t>
    </w:r>
    <w:r w:rsidR="007546C0">
      <w:rPr>
        <w:rFonts w:ascii="Palatino Linotype" w:hAnsi="Palatino Linotype"/>
        <w:b/>
        <w:color w:val="000000"/>
        <w:sz w:val="18"/>
      </w:rPr>
      <w:t>o</w:t>
    </w:r>
    <w:r w:rsidR="00141026">
      <w:rPr>
        <w:rFonts w:ascii="Palatino Linotype" w:hAnsi="Palatino Linotype"/>
        <w:b/>
        <w:color w:val="000000"/>
        <w:sz w:val="18"/>
      </w:rPr>
      <w:t>u</w:t>
    </w:r>
    <w:r w:rsidR="007546C0">
      <w:rPr>
        <w:rFonts w:ascii="Palatino Linotype" w:hAnsi="Palatino Linotype"/>
        <w:b/>
        <w:color w:val="000000"/>
        <w:sz w:val="18"/>
      </w:rPr>
      <w:t>nting and Finance (ESAF</w:t>
    </w:r>
    <w:r>
      <w:rPr>
        <w:rFonts w:ascii="Palatino Linotype" w:hAnsi="Palatino Linotype"/>
        <w:b/>
        <w:color w:val="000000"/>
        <w:sz w:val="18"/>
      </w:rPr>
      <w:t>)</w:t>
    </w:r>
    <w:r>
      <w:rPr>
        <w:color w:val="000000"/>
      </w:rPr>
      <w:tab/>
    </w:r>
    <w:r>
      <w:rPr>
        <w:color w:val="000000"/>
      </w:rPr>
      <w:tab/>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00"/>
  <w:drawingGridVerticalSpacing w:val="136"/>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3355B"/>
    <w:rsid w:val="0006499C"/>
    <w:rsid w:val="00141026"/>
    <w:rsid w:val="00144E36"/>
    <w:rsid w:val="001455E4"/>
    <w:rsid w:val="001B62B9"/>
    <w:rsid w:val="001C25CF"/>
    <w:rsid w:val="001E6CE3"/>
    <w:rsid w:val="00240E1B"/>
    <w:rsid w:val="00267B18"/>
    <w:rsid w:val="0027218F"/>
    <w:rsid w:val="00292F29"/>
    <w:rsid w:val="002B49EF"/>
    <w:rsid w:val="002E0443"/>
    <w:rsid w:val="002E223D"/>
    <w:rsid w:val="0030171C"/>
    <w:rsid w:val="0030302C"/>
    <w:rsid w:val="003A4C30"/>
    <w:rsid w:val="003B6860"/>
    <w:rsid w:val="003C0021"/>
    <w:rsid w:val="004D742D"/>
    <w:rsid w:val="00514F6D"/>
    <w:rsid w:val="00550A57"/>
    <w:rsid w:val="005E7C01"/>
    <w:rsid w:val="00680EBF"/>
    <w:rsid w:val="006B0F4B"/>
    <w:rsid w:val="00706B40"/>
    <w:rsid w:val="007546C0"/>
    <w:rsid w:val="007B3CA0"/>
    <w:rsid w:val="008878CE"/>
    <w:rsid w:val="008B6334"/>
    <w:rsid w:val="008E5AC1"/>
    <w:rsid w:val="0090147F"/>
    <w:rsid w:val="00996106"/>
    <w:rsid w:val="009E14F9"/>
    <w:rsid w:val="00A52998"/>
    <w:rsid w:val="00A62BED"/>
    <w:rsid w:val="00AA0124"/>
    <w:rsid w:val="00AC6566"/>
    <w:rsid w:val="00AD02B2"/>
    <w:rsid w:val="00AF08B2"/>
    <w:rsid w:val="00B1555C"/>
    <w:rsid w:val="00B96E6D"/>
    <w:rsid w:val="00BA1AA9"/>
    <w:rsid w:val="00CF4B2C"/>
    <w:rsid w:val="00D800CD"/>
    <w:rsid w:val="00DF2380"/>
    <w:rsid w:val="00EE7E34"/>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eastasouth.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eastasouth-institue.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eastasouth-institue.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eastasouth.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6</Pages>
  <Words>2572</Words>
  <Characters>1466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9</cp:revision>
  <dcterms:created xsi:type="dcterms:W3CDTF">2022-04-12T06:38:00Z</dcterms:created>
  <dcterms:modified xsi:type="dcterms:W3CDTF">2022-05-28T02:14:00Z</dcterms:modified>
</cp:coreProperties>
</file>